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77777777" w:rsidR="0033664C" w:rsidRDefault="0033664C" w:rsidP="0033664C">
      <w:pPr>
        <w:pStyle w:val="Heading1"/>
      </w:pPr>
      <w:r w:rsidRPr="0033664C">
        <w:t>C</w:t>
      </w:r>
      <w:r>
        <w:t>lassifying sperm whale (</w:t>
      </w:r>
      <w:r>
        <w:rPr>
          <w:i/>
          <w:iCs/>
        </w:rPr>
        <w:t>Physeter macrocephalus</w:t>
      </w:r>
      <w:r>
        <w:t xml:space="preserve">) sex and age classes using aerial </w:t>
      </w:r>
      <w:r w:rsidRPr="0033664C">
        <w:t>photogrammetry</w:t>
      </w:r>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7" w:history="1">
        <w:r w:rsidRPr="00E00C62">
          <w:rPr>
            <w:rStyle w:val="Hyperlink"/>
          </w:rPr>
          <w:t>anaeguibur@gmail.com</w:t>
        </w:r>
      </w:hyperlink>
    </w:p>
    <w:p w14:paraId="738A0FAE" w14:textId="06F80AA9" w:rsidR="0033664C" w:rsidRPr="0033664C" w:rsidRDefault="0033664C" w:rsidP="0033664C">
      <w:r w:rsidRPr="0033664C">
        <w:br w:type="page"/>
      </w:r>
    </w:p>
    <w:p w14:paraId="26F70562" w14:textId="3506F4F6" w:rsidR="003C4617" w:rsidRDefault="001C7BCE" w:rsidP="0033664C">
      <w:pPr>
        <w:pStyle w:val="Heading2"/>
      </w:pPr>
      <w:r>
        <w:lastRenderedPageBreak/>
        <w:t xml:space="preserve">1 </w:t>
      </w:r>
      <w:r>
        <w:rPr>
          <w:sz w:val="26"/>
          <w:szCs w:val="26"/>
        </w:rPr>
        <w:t xml:space="preserve">| </w:t>
      </w:r>
      <w:r>
        <w:t>INTRODUCTION</w:t>
      </w:r>
    </w:p>
    <w:p w14:paraId="38AABF87" w14:textId="2EC07EB5" w:rsidR="0033664C" w:rsidRDefault="001C7BCE" w:rsidP="0033664C">
      <w:pPr>
        <w:pStyle w:val="Heading2"/>
      </w:pPr>
      <w:r>
        <w:t xml:space="preserve">2 </w:t>
      </w:r>
      <w:r>
        <w:rPr>
          <w:sz w:val="26"/>
          <w:szCs w:val="26"/>
        </w:rPr>
        <w:t xml:space="preserve">| </w:t>
      </w:r>
      <w:r>
        <w:t>METHODS</w:t>
      </w:r>
    </w:p>
    <w:p w14:paraId="08D07275" w14:textId="5A20F7EA" w:rsidR="0033664C" w:rsidRPr="001C7BCE" w:rsidRDefault="001C7BCE" w:rsidP="001C7BCE">
      <w:pPr>
        <w:pStyle w:val="Heading3"/>
      </w:pPr>
      <w:r w:rsidRPr="001C7BCE">
        <w:t>2.1 | Data Collection</w:t>
      </w:r>
    </w:p>
    <w:p w14:paraId="7C145E32" w14:textId="0B20C2A3" w:rsidR="004C50CE" w:rsidRDefault="001C7BCE" w:rsidP="0033664C">
      <w:r>
        <w:t xml:space="preserve">We carried out dedicated surveys </w:t>
      </w:r>
      <w:r w:rsidR="004C50CE">
        <w:t>in</w:t>
      </w:r>
      <w:r>
        <w:t xml:space="preserve"> the</w:t>
      </w:r>
      <w:r w:rsidR="004C50CE">
        <w:t xml:space="preserve"> deep waters (&gt; 1000 m)</w:t>
      </w:r>
      <w:r>
        <w:t xml:space="preserve"> </w:t>
      </w:r>
      <w:r w:rsidR="004C50CE">
        <w:t xml:space="preserve">off the </w:t>
      </w:r>
      <w:r>
        <w:t>Galápagos Islands aboard a 12</w:t>
      </w:r>
      <w:r w:rsidR="00C24B1B">
        <w:t>.03</w:t>
      </w:r>
      <w:r>
        <w:t xml:space="preserve"> </w:t>
      </w:r>
      <w:r w:rsidR="004C50CE">
        <w:t>m sailboat (</w:t>
      </w:r>
      <w:r w:rsidR="004C50CE">
        <w:rPr>
          <w:i/>
          <w:iCs/>
        </w:rPr>
        <w:t>Balaena</w:t>
      </w:r>
      <w:r w:rsidR="004C50CE">
        <w:t xml:space="preserve">) between January and May 2023 (under research permit No. PC-86-22). We searched for sperm whales acoustically using a 100 m towed hydrophone and visually during daylight hours. When </w:t>
      </w:r>
      <w:r w:rsidR="000A2B7C">
        <w:t xml:space="preserve">we encountered groups of females and juveniles, </w:t>
      </w:r>
      <w:r w:rsidR="004C50CE">
        <w:t xml:space="preserve">we followed them for as long as possible at a cautious distance to collect behavioural, acoustic, and photo-identification data. </w:t>
      </w:r>
      <w:r w:rsidR="000A2B7C">
        <w:t>When single males were detected, we approached for a brief data collection but abandoned them after they deep dove.</w:t>
      </w:r>
    </w:p>
    <w:p w14:paraId="4DC31454" w14:textId="731064BA" w:rsidR="0033664C" w:rsidRDefault="000A2B7C" w:rsidP="0033664C">
      <w:r>
        <w:t>If</w:t>
      </w:r>
      <w:r w:rsidR="004C50CE" w:rsidRPr="0033664C">
        <w:t xml:space="preserve"> conditions were permissive (windspeed &lt; 10 kts and no rain), we conducted 1 </w:t>
      </w:r>
      <w:r w:rsidR="004C50CE">
        <w:t>–</w:t>
      </w:r>
      <w:r w:rsidR="004C50CE" w:rsidRPr="0033664C">
        <w:t xml:space="preserve"> </w:t>
      </w:r>
      <w:proofErr w:type="gramStart"/>
      <w:r w:rsidR="004C50CE" w:rsidRPr="0033664C">
        <w:t>2</w:t>
      </w:r>
      <w:r w:rsidR="004C50CE">
        <w:t xml:space="preserve"> </w:t>
      </w:r>
      <w:r w:rsidR="004C50CE" w:rsidRPr="0033664C">
        <w:t>hour</w:t>
      </w:r>
      <w:proofErr w:type="gramEnd"/>
      <w:r w:rsidR="004C50CE" w:rsidRPr="0033664C">
        <w:t xml:space="preserve"> flight sessions</w:t>
      </w:r>
      <w:r w:rsidR="004C50CE">
        <w:t xml:space="preserve"> using </w:t>
      </w:r>
      <w:r w:rsidR="004C50CE" w:rsidRPr="0033664C">
        <w:t xml:space="preserve">a DJI Mini 2 drone (249 g) </w:t>
      </w:r>
      <w:r w:rsidR="004C50CE">
        <w:t>equipped with</w:t>
      </w:r>
      <w:r w:rsidR="004C50CE" w:rsidRPr="0033664C">
        <w:t xml:space="preserve"> propeller guards and landing gear</w:t>
      </w:r>
      <w:r w:rsidR="004C50CE">
        <w:t xml:space="preserve">. </w:t>
      </w:r>
      <w:r w:rsidR="003A3970">
        <w:t>We conducted sessions</w:t>
      </w:r>
      <w:r w:rsidR="004C50CE" w:rsidRPr="0033664C">
        <w:t xml:space="preserve"> in the morning and afternoon when glare in the water interfered the least with visibility.</w:t>
      </w:r>
      <w:r w:rsidR="004C50CE">
        <w:t xml:space="preserve"> </w:t>
      </w:r>
      <w:r w:rsidR="004C50CE" w:rsidRPr="0033664C">
        <w:t xml:space="preserve"> </w:t>
      </w:r>
      <w:r w:rsidR="0033664C" w:rsidRPr="0033664C">
        <w:t>Once we approached a group of whales</w:t>
      </w:r>
      <w:r w:rsidR="004C50CE">
        <w:t xml:space="preserve"> with the </w:t>
      </w:r>
      <w:r w:rsidR="003A3970">
        <w:t>drone</w:t>
      </w:r>
      <w:r w:rsidR="0033664C" w:rsidRPr="0033664C">
        <w:t xml:space="preserve">, we flew between 15 - 120 m above the water </w:t>
      </w:r>
      <w:r w:rsidR="004C50CE">
        <w:t>and pointed the</w:t>
      </w:r>
      <w:r w:rsidR="0033664C" w:rsidRPr="0033664C">
        <w:t xml:space="preserve"> camera perpendicularly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rsidR="001C0610">
        <w:t>A</w:t>
      </w:r>
      <w:r w:rsidR="0033664C" w:rsidRPr="0033664C">
        <w:t xml:space="preserve">t the end of each flight, we hovered over the </w:t>
      </w:r>
      <w:r w:rsidR="001C0610">
        <w:t>research vessel</w:t>
      </w:r>
      <w:r w:rsidR="0033664C" w:rsidRPr="0033664C">
        <w:t xml:space="preserve"> to collect a calibration image (see below). </w:t>
      </w:r>
    </w:p>
    <w:p w14:paraId="3306906B" w14:textId="5AC009E9" w:rsidR="00A51CD0" w:rsidRPr="0033664C" w:rsidRDefault="00A51CD0" w:rsidP="0033664C">
      <w:r>
        <w:t xml:space="preserve">We quality-rated drone footage on a scale of 0 – 8, with 0 being high quality and 8 being low quality, based on the level of glare, sea-surface disruption, focus, and exposure. Only recordings with a quality rating ≤ 4 were included in the analysis. We extracted where whales were lying mostly flat at the water surface, located near the center of the frame, and where the drone camera was positioned at nadir relative to the water surface still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w:t>
      </w:r>
      <w:proofErr w:type="spellStart"/>
      <w:r w:rsidRPr="00C24B1B">
        <w:t>Friard</w:t>
      </w:r>
      <w:proofErr w:type="spellEnd"/>
      <w:r w:rsidRPr="00C24B1B">
        <w:t xml:space="preserve"> &amp; </w:t>
      </w:r>
      <w:proofErr w:type="spellStart"/>
      <w:r w:rsidRPr="00C24B1B">
        <w:t>Gamba</w:t>
      </w:r>
      <w:proofErr w:type="spellEnd"/>
      <w:r w:rsidRPr="00C24B1B">
        <w:t xml:space="preserve"> 2016)</w:t>
      </w:r>
      <w:r>
        <w:fldChar w:fldCharType="end"/>
      </w:r>
      <w:r>
        <w:t xml:space="preserve">. </w:t>
      </w:r>
      <w:r>
        <w:lastRenderedPageBreak/>
        <w:t xml:space="preserve">Individual whales were identified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p>
    <w:p w14:paraId="6E78B139" w14:textId="2E1B7659" w:rsidR="001C7BCE" w:rsidRDefault="001C7BCE" w:rsidP="001C7BCE">
      <w:pPr>
        <w:pStyle w:val="Heading3"/>
      </w:pPr>
      <w:r w:rsidRPr="001C7BCE">
        <w:t>2.</w:t>
      </w:r>
      <w:r>
        <w:t>2</w:t>
      </w:r>
      <w:r w:rsidRPr="001C7BCE">
        <w:t xml:space="preserve"> | </w:t>
      </w:r>
      <w:r w:rsidR="00A51CD0">
        <w:t>Whale morphometry</w:t>
      </w:r>
    </w:p>
    <w:p w14:paraId="383A4916" w14:textId="267259A0" w:rsidR="00D407DF" w:rsidRDefault="00A51CD0" w:rsidP="00A51CD0">
      <w:r>
        <w:t xml:space="preserve">We used </w:t>
      </w:r>
      <w:proofErr w:type="spellStart"/>
      <w:r>
        <w:t>MorphoMetriX</w:t>
      </w:r>
      <w:proofErr w:type="spellEnd"/>
      <w:r>
        <w:t xml:space="preserve"> V2 </w:t>
      </w:r>
      <w:r>
        <w:fldChar w:fldCharType="begin"/>
      </w:r>
      <w:r>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For each whale, we measured total length (TL), head-to-flipper length (HF), and head-to-dorsal fin length (HD) (Figure 1). 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00D407DF">
        <w:t xml:space="preserve"> </w:t>
      </w:r>
      <w:r w:rsidR="00653BB5">
        <w:t>measures</w:t>
      </w:r>
      <w:r w:rsidR="00D407DF">
        <w:t xml:space="preserve"> to true lengths (</w:t>
      </w:r>
      <w:r w:rsidR="00D407DF">
        <w:rPr>
          <w:i/>
          <w:iCs/>
        </w:rPr>
        <w:t>L</w:t>
      </w:r>
      <w:r w:rsidR="00D407DF">
        <w:t>)</w:t>
      </w:r>
      <w:r>
        <w:t xml:space="preserve"> in meters by applying the following equatio</w:t>
      </w:r>
      <w:r w:rsidR="00D407DF">
        <w:t>n, modified from Burnett et al. (2019)</w:t>
      </w:r>
      <w:r>
        <w:t>:</w:t>
      </w:r>
    </w:p>
    <w:p w14:paraId="56E4ACB1" w14:textId="6768A1C9" w:rsidR="00653BB5" w:rsidRPr="00653BB5" w:rsidRDefault="00653BB5" w:rsidP="00B56E79">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444FB465" w14:textId="08BF6F04" w:rsidR="00D407DF" w:rsidRDefault="00653BB5" w:rsidP="00D407DF">
      <w:pPr>
        <w:rPr>
          <w:rFonts w:eastAsiaTheme="minorEastAsia"/>
        </w:rPr>
      </w:pPr>
      <w:r>
        <w:rPr>
          <w:rFonts w:eastAsiaTheme="minorEastAsia"/>
        </w:rPr>
        <w:t>w</w:t>
      </w:r>
      <w:r w:rsidR="00D407DF">
        <w:rPr>
          <w:rFonts w:eastAsiaTheme="minorEastAsia"/>
        </w:rPr>
        <w:t xml:space="preserve">here </w:t>
      </w:r>
      <w:r w:rsidR="00D407DF">
        <w:rPr>
          <w:rFonts w:eastAsiaTheme="minorEastAsia"/>
          <w:i/>
          <w:iCs/>
        </w:rPr>
        <w:t>H</w:t>
      </w:r>
      <w:r w:rsidR="00D407DF">
        <w:rPr>
          <w:rFonts w:eastAsiaTheme="minorEastAsia"/>
        </w:rPr>
        <w:t xml:space="preserve"> is the drone altitude above sea level, and α </w:t>
      </w:r>
      <w:r>
        <w:rPr>
          <w:rFonts w:eastAsiaTheme="minorEastAsia"/>
        </w:rPr>
        <w:t>is a</w:t>
      </w:r>
      <w:r w:rsidR="00D407DF">
        <w:rPr>
          <w:rFonts w:eastAsiaTheme="minorEastAsia"/>
        </w:rPr>
        <w:t xml:space="preserve"> scaling </w:t>
      </w:r>
      <w:r>
        <w:rPr>
          <w:rFonts w:eastAsiaTheme="minorEastAsia"/>
        </w:rPr>
        <w:t>corresponding to</w:t>
      </w:r>
      <w:r w:rsidR="00D407DF">
        <w:rPr>
          <w:rFonts w:eastAsiaTheme="minorEastAsia"/>
        </w:rPr>
        <w:t xml:space="preserve"> the </w:t>
      </w:r>
      <w:r>
        <w:rPr>
          <w:rFonts w:eastAsiaTheme="minorEastAsia"/>
        </w:rPr>
        <w:t xml:space="preserve">DJI Mini 2 </w:t>
      </w:r>
      <w:r w:rsidR="00D407DF">
        <w:rPr>
          <w:rFonts w:eastAsiaTheme="minorEastAsia"/>
        </w:rPr>
        <w:t>drone camera.</w:t>
      </w:r>
      <w:r>
        <w:rPr>
          <w:rFonts w:eastAsiaTheme="minorEastAsia"/>
        </w:rPr>
        <w:t xml:space="preserve"> While this value can be computed based on known camera parameters—focal length and pixel dimensions</w:t>
      </w:r>
      <w:r w:rsidR="00B56E79">
        <w:rPr>
          <w:rFonts w:eastAsiaTheme="minorEastAsia"/>
        </w:rPr>
        <w:t xml:space="preserve"> </w:t>
      </w:r>
      <w:r w:rsidR="00B56E79">
        <w:rPr>
          <w:rFonts w:eastAsiaTheme="minorEastAsia"/>
        </w:rPr>
        <w:fldChar w:fldCharType="begin"/>
      </w:r>
      <w:r w:rsidR="00B56E79">
        <w:rPr>
          <w:rFonts w:eastAsiaTheme="minorEastAsia"/>
        </w:rPr>
        <w:instrText xml:space="preserve"> ADDIN ZOTERO_ITEM CSL_CITATION {"citationID":"5DmD0ILm","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B56E79">
        <w:rPr>
          <w:rFonts w:eastAsiaTheme="minorEastAsia"/>
        </w:rPr>
        <w:fldChar w:fldCharType="separate"/>
      </w:r>
      <w:r w:rsidR="00B56E79" w:rsidRPr="00B56E79">
        <w:t>(Torres &amp; Bierlich 2020)</w:t>
      </w:r>
      <w:r w:rsidR="00B56E79">
        <w:rPr>
          <w:rFonts w:eastAsiaTheme="minorEastAsia"/>
        </w:rPr>
        <w:fldChar w:fldCharType="end"/>
      </w:r>
      <w:r>
        <w:rPr>
          <w:rFonts w:eastAsiaTheme="minorEastAsia"/>
        </w:rPr>
        <w:t xml:space="preserve">—these values were not available for our drone model. Therefore, we empirically estimated </w:t>
      </w:r>
      <w:r>
        <w:rPr>
          <w:rFonts w:eastAsiaTheme="minorEastAsia"/>
        </w:rPr>
        <w:t>α</w:t>
      </w:r>
      <w:r w:rsidR="00D407DF">
        <w:rPr>
          <w:rFonts w:eastAsiaTheme="minorEastAsia"/>
        </w:rPr>
        <w:t xml:space="preserve">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00D407DF">
        <w:rPr>
          <w:rFonts w:eastAsiaTheme="minorEastAsia"/>
        </w:rPr>
        <w:t xml:space="preserve">measurements of </w:t>
      </w:r>
      <w:r>
        <w:rPr>
          <w:rFonts w:eastAsiaTheme="minorEastAsia"/>
        </w:rPr>
        <w:t>a</w:t>
      </w:r>
      <w:r w:rsidR="00D407DF">
        <w:rPr>
          <w:rFonts w:eastAsiaTheme="minorEastAsia"/>
        </w:rPr>
        <w:t xml:space="preserve"> known object </w:t>
      </w:r>
      <w:r>
        <w:rPr>
          <w:rFonts w:eastAsiaTheme="minorEastAsia"/>
        </w:rPr>
        <w:t xml:space="preserve">of known length </w:t>
      </w:r>
      <w:r>
        <w:rPr>
          <w:rFonts w:eastAsiaTheme="minorEastAsia"/>
          <w:i/>
          <w:iCs/>
        </w:rPr>
        <w:t xml:space="preserve">L </w:t>
      </w:r>
      <w:r>
        <w:rPr>
          <w:rFonts w:eastAsiaTheme="minorEastAsia"/>
        </w:rPr>
        <w:t>and</w:t>
      </w:r>
      <w:r w:rsidR="00D407DF">
        <w:rPr>
          <w:rFonts w:eastAsiaTheme="minorEastAsia"/>
        </w:rPr>
        <w:t xml:space="preserve"> known distance </w:t>
      </w:r>
      <w:r>
        <w:rPr>
          <w:rFonts w:eastAsiaTheme="minorEastAsia"/>
          <w:i/>
          <w:iCs/>
        </w:rPr>
        <w:t xml:space="preserve">H </w:t>
      </w:r>
      <w:r>
        <w:rPr>
          <w:rFonts w:eastAsiaTheme="minorEastAsia"/>
        </w:rPr>
        <w:t xml:space="preserve">using equation 2. </w:t>
      </w:r>
    </w:p>
    <w:p w14:paraId="31BE5D08" w14:textId="7B3D0CAF" w:rsidR="00D407DF" w:rsidRPr="00A57167" w:rsidRDefault="00653BB5" w:rsidP="00D407D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2</m:t>
              </m:r>
            </m:e>
          </m:eqArr>
        </m:oMath>
      </m:oMathPara>
    </w:p>
    <w:p w14:paraId="7E29BD98" w14:textId="5D240792" w:rsidR="00537EED" w:rsidRDefault="00537EED" w:rsidP="00537EED">
      <w:pPr>
        <w:pStyle w:val="Heading4"/>
      </w:pPr>
      <w:r>
        <w:t xml:space="preserve">2.2.1 | </w:t>
      </w:r>
      <w:r w:rsidR="00A51CD0">
        <w:t>Quantifying and correcting measurement error</w:t>
      </w:r>
    </w:p>
    <w:p w14:paraId="518DEEA7" w14:textId="361D785C" w:rsidR="00A57167" w:rsidRDefault="00A57167" w:rsidP="00537EED">
      <w:pPr>
        <w:rPr>
          <w:rFonts w:eastAsiaTheme="minorEastAsia"/>
        </w:rPr>
      </w:pPr>
      <w:r>
        <w:t xml:space="preserve">Errors in aerial photogrammetry arise from several sources, of which the most impactful are </w:t>
      </w:r>
      <w:r w:rsidR="007C61FB">
        <w:t>imprecise</w:t>
      </w:r>
      <w:r>
        <w:t xml:space="preserve"> altitude estimates </w:t>
      </w:r>
      <w:r>
        <w:fldChar w:fldCharType="begin"/>
      </w:r>
      <w:r w:rsidR="00B56E79">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00B56E79" w:rsidRPr="00B56E79">
        <w:t xml:space="preserve">(Burnett et al. 2019, Bierlich et al. 2021, </w:t>
      </w:r>
      <w:proofErr w:type="spellStart"/>
      <w:r w:rsidR="00B56E79" w:rsidRPr="00B56E79">
        <w:t>Glarou</w:t>
      </w:r>
      <w:proofErr w:type="spellEnd"/>
      <w:r w:rsidR="00B56E79" w:rsidRPr="00B56E79">
        <w:t xml:space="preserve"> et al. 2022, Napoli et al. 2024)</w:t>
      </w:r>
      <w:r>
        <w:fldChar w:fldCharType="end"/>
      </w:r>
      <w:r>
        <w:t xml:space="preserve">. Drones that derive altitude measurements from inbuilt barometers, as was our case, can be </w:t>
      </w:r>
      <w:r w:rsidR="007C61FB">
        <w:t>inaccurate</w:t>
      </w:r>
      <w:r>
        <w:t xml:space="preserve"> as a result of changes in </w:t>
      </w:r>
      <w:r w:rsidR="007C61FB">
        <w:t>meteorological</w:t>
      </w:r>
      <w:r>
        <w:t xml:space="preserve"> conditions and internal biases </w:t>
      </w:r>
      <w:r>
        <w:fldChar w:fldCharType="begin"/>
      </w:r>
      <w:r w:rsidR="007C61FB">
        <w:instrText xml:space="preserve"> ADDIN ZOTERO_ITEM CSL_CITATION {"citationID":"AVob25cW","properties":{"formattedCitation":"(Burnett et al. 2019)","plainCitation":"(Burnett et al. 2019)","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fldChar w:fldCharType="separate"/>
      </w:r>
      <w:r w:rsidR="007C61FB" w:rsidRPr="007C61FB">
        <w:t>(Burnett et al. 2019)</w:t>
      </w:r>
      <w:r>
        <w:fldChar w:fldCharType="end"/>
      </w:r>
      <w:r w:rsidR="007C61FB">
        <w:t xml:space="preserve">. Here, we used measurements of our research vessel collected throughout the field season at various altitudes (27 – 120 m) to quantify the uncertainty in morphometric measurements </w:t>
      </w:r>
      <w:r w:rsidR="00C17920">
        <w:t>and</w:t>
      </w:r>
      <w:r w:rsidR="007C61FB">
        <w:t xml:space="preserve"> correct altitude estimates. We measured uncertainty as the 5 – 95</w:t>
      </w:r>
      <w:r w:rsidR="00B56E79" w:rsidRPr="007C61FB">
        <w:rPr>
          <w:vertAlign w:val="superscript"/>
        </w:rPr>
        <w:t>th</w:t>
      </w:r>
      <w:r w:rsidR="00B56E79">
        <w:t xml:space="preserve"> percent</w:t>
      </w:r>
      <w:r w:rsidR="007C61FB">
        <w:t xml:space="preserve"> error range. To compute a corrected altitude estimate, we first </w:t>
      </w:r>
      <w:r w:rsidR="007C61FB">
        <w:lastRenderedPageBreak/>
        <w:t xml:space="preserve">calculated </w:t>
      </w:r>
      <w:r w:rsidR="007F70C3">
        <w:t xml:space="preserve">the </w:t>
      </w:r>
      <w:r w:rsidR="007C61FB">
        <w:t xml:space="preserve">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C61FB">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7C61FB">
        <w:rPr>
          <w:rFonts w:eastAsiaTheme="minorEastAsia"/>
        </w:rPr>
        <w:t xml:space="preserve"> </w:t>
      </w:r>
      <w:r w:rsidR="007F70C3">
        <w:rPr>
          <w:rFonts w:eastAsiaTheme="minorEastAsia"/>
        </w:rPr>
        <w:t xml:space="preserve">for each still image </w:t>
      </w:r>
      <w:r w:rsidR="007C61FB">
        <w:rPr>
          <w:rFonts w:eastAsiaTheme="minorEastAsia"/>
        </w:rPr>
        <w:t xml:space="preserve">of the research vessel and its known length </w:t>
      </w:r>
      <w:r w:rsidR="007C61FB">
        <w:rPr>
          <w:rFonts w:eastAsiaTheme="minorEastAsia"/>
          <w:i/>
          <w:iCs/>
        </w:rPr>
        <w:t xml:space="preserve">L </w:t>
      </w:r>
      <w:r w:rsidR="007C61FB">
        <w:rPr>
          <w:rFonts w:eastAsiaTheme="minorEastAsia"/>
        </w:rPr>
        <w:t>(12.03m)</w:t>
      </w:r>
      <w:r w:rsidR="00C17920">
        <w:rPr>
          <w:rFonts w:eastAsiaTheme="minorEastAsia"/>
        </w:rPr>
        <w:t>:</w:t>
      </w:r>
      <w:r w:rsidR="007C61FB">
        <w:rPr>
          <w:rFonts w:eastAsiaTheme="minorEastAsia"/>
        </w:rPr>
        <w:t xml:space="preserve"> </w:t>
      </w:r>
    </w:p>
    <w:p w14:paraId="04E210C1" w14:textId="11FDF47A" w:rsidR="00C17920" w:rsidRPr="00C17920" w:rsidRDefault="00C17920" w:rsidP="00537EED">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3</m:t>
              </m:r>
            </m:e>
          </m:eqArr>
        </m:oMath>
      </m:oMathPara>
    </w:p>
    <w:p w14:paraId="6F831CA8" w14:textId="68FC01EF" w:rsidR="003C435A" w:rsidRDefault="003C435A" w:rsidP="00537EED">
      <w:pPr>
        <w:rPr>
          <w:rFonts w:eastAsiaTheme="minorEastAsia"/>
        </w:rPr>
      </w:pPr>
      <w:r>
        <w:rPr>
          <w:rFonts w:eastAsiaTheme="minorEastAsia"/>
        </w:rPr>
        <w:t>Next, we applied a mixed-effects linear regression with flight number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w:t>
      </w:r>
    </w:p>
    <w:p w14:paraId="2F335B8B" w14:textId="5817A3EF" w:rsidR="00C17920" w:rsidRPr="00C17920" w:rsidRDefault="00C17920" w:rsidP="00400858">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4</m:t>
              </m:r>
            </m:e>
          </m:eqArr>
        </m:oMath>
      </m:oMathPara>
    </w:p>
    <w:p w14:paraId="152B831E" w14:textId="7B378ED6" w:rsidR="0005107E" w:rsidRPr="00C17920" w:rsidRDefault="00C17920" w:rsidP="00400858">
      <w:r>
        <w:rPr>
          <w:rFonts w:eastAsiaTheme="minorEastAsia"/>
        </w:rPr>
        <w:t xml:space="preserve">We used corrected altitude estimates to compute whale morphometry. </w:t>
      </w:r>
      <m:oMath>
        <m:r>
          <w:rPr>
            <w:rFonts w:ascii="Cambria Math" w:hAnsi="Cambria Math"/>
          </w:rPr>
          <m:t xml:space="preserve"> </m:t>
        </m:r>
      </m:oMath>
    </w:p>
    <w:p w14:paraId="3201668F" w14:textId="4232EC90" w:rsidR="001C7BCE" w:rsidRDefault="001C7BCE" w:rsidP="001C7BCE">
      <w:pPr>
        <w:pStyle w:val="Heading3"/>
      </w:pPr>
      <w:r w:rsidRPr="001C7BCE">
        <w:t>2.</w:t>
      </w:r>
      <w:r>
        <w:t>3</w:t>
      </w:r>
      <w:r w:rsidRPr="001C7BCE">
        <w:t xml:space="preserve"> | </w:t>
      </w:r>
      <w:r>
        <w:t>Analysis</w:t>
      </w:r>
    </w:p>
    <w:p w14:paraId="3CFCF3CA" w14:textId="17BABCFC" w:rsidR="001C7BCE" w:rsidRPr="001C7BCE" w:rsidRDefault="00073065" w:rsidP="00073065">
      <w:pPr>
        <w:pStyle w:val="Heading4"/>
      </w:pPr>
      <w:r>
        <w:t>2.3.2 | Age/Sex Classification</w:t>
      </w:r>
    </w:p>
    <w:p w14:paraId="2375B688" w14:textId="7FCD42F5" w:rsidR="0033664C" w:rsidRDefault="0033664C" w:rsidP="0033664C">
      <w:pPr>
        <w:pStyle w:val="Heading2"/>
      </w:pPr>
      <w:r>
        <w:t>Results</w:t>
      </w:r>
    </w:p>
    <w:p w14:paraId="7C25BC19" w14:textId="66C2C202" w:rsidR="0033664C" w:rsidRDefault="0033664C" w:rsidP="0033664C">
      <w:pPr>
        <w:pStyle w:val="Heading2"/>
      </w:pPr>
      <w:r>
        <w:t>Discussion</w:t>
      </w:r>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54CE9B" w14:textId="77777777" w:rsidR="0077598E" w:rsidRDefault="0077598E" w:rsidP="0033664C">
      <w:pPr>
        <w:spacing w:after="0" w:line="240" w:lineRule="auto"/>
      </w:pPr>
      <w:r>
        <w:separator/>
      </w:r>
    </w:p>
  </w:endnote>
  <w:endnote w:type="continuationSeparator" w:id="0">
    <w:p w14:paraId="3844ABD0" w14:textId="77777777" w:rsidR="0077598E" w:rsidRDefault="0077598E"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DC4F8" w14:textId="77777777" w:rsidR="0077598E" w:rsidRDefault="0077598E" w:rsidP="0033664C">
      <w:pPr>
        <w:spacing w:after="0" w:line="240" w:lineRule="auto"/>
      </w:pPr>
      <w:r>
        <w:separator/>
      </w:r>
    </w:p>
  </w:footnote>
  <w:footnote w:type="continuationSeparator" w:id="0">
    <w:p w14:paraId="6C6E0857" w14:textId="77777777" w:rsidR="0077598E" w:rsidRDefault="0077598E"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5107E"/>
    <w:rsid w:val="00054D66"/>
    <w:rsid w:val="00073065"/>
    <w:rsid w:val="00093B80"/>
    <w:rsid w:val="000A2B7C"/>
    <w:rsid w:val="001C0610"/>
    <w:rsid w:val="001C7BCE"/>
    <w:rsid w:val="001D25AC"/>
    <w:rsid w:val="002716EF"/>
    <w:rsid w:val="002811D3"/>
    <w:rsid w:val="0029313B"/>
    <w:rsid w:val="002C67BD"/>
    <w:rsid w:val="0033664C"/>
    <w:rsid w:val="003A3970"/>
    <w:rsid w:val="003C12D6"/>
    <w:rsid w:val="003C435A"/>
    <w:rsid w:val="003C4617"/>
    <w:rsid w:val="00400858"/>
    <w:rsid w:val="004C50CE"/>
    <w:rsid w:val="005355B7"/>
    <w:rsid w:val="00537EED"/>
    <w:rsid w:val="00590844"/>
    <w:rsid w:val="00592D15"/>
    <w:rsid w:val="00625AC1"/>
    <w:rsid w:val="00653BB5"/>
    <w:rsid w:val="006A4D4F"/>
    <w:rsid w:val="00703F10"/>
    <w:rsid w:val="007234B5"/>
    <w:rsid w:val="00773CE9"/>
    <w:rsid w:val="0077598E"/>
    <w:rsid w:val="0078085E"/>
    <w:rsid w:val="007C61FB"/>
    <w:rsid w:val="007F70C3"/>
    <w:rsid w:val="008A1FC2"/>
    <w:rsid w:val="008B759F"/>
    <w:rsid w:val="009E0ABF"/>
    <w:rsid w:val="00A51CD0"/>
    <w:rsid w:val="00A57167"/>
    <w:rsid w:val="00AD3E97"/>
    <w:rsid w:val="00B56E79"/>
    <w:rsid w:val="00B6717A"/>
    <w:rsid w:val="00B7086C"/>
    <w:rsid w:val="00BB3B55"/>
    <w:rsid w:val="00BD688F"/>
    <w:rsid w:val="00BF433D"/>
    <w:rsid w:val="00C17920"/>
    <w:rsid w:val="00C24B1B"/>
    <w:rsid w:val="00C94C9F"/>
    <w:rsid w:val="00D407DF"/>
    <w:rsid w:val="00D95E58"/>
    <w:rsid w:val="00DF6D0A"/>
    <w:rsid w:val="00E93E02"/>
    <w:rsid w:val="00F15A7D"/>
    <w:rsid w:val="00F46179"/>
    <w:rsid w:val="00FB2AE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anaeguibur@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6</TotalTime>
  <Pages>4</Pages>
  <Words>4281</Words>
  <Characters>22523</Characters>
  <Application>Microsoft Office Word</Application>
  <DocSecurity>0</DocSecurity>
  <Lines>375</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26</cp:revision>
  <dcterms:created xsi:type="dcterms:W3CDTF">2025-01-29T16:25:00Z</dcterms:created>
  <dcterms:modified xsi:type="dcterms:W3CDTF">2025-02-0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eUFfSkoV"/&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